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C6011" w14:textId="77777777" w:rsidR="00B533C0" w:rsidRDefault="00B533C0" w:rsidP="00B533C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5F6E2F03" w14:textId="77777777" w:rsidR="00B533C0" w:rsidRDefault="00B533C0" w:rsidP="00B533C0">
      <w:pPr>
        <w:spacing w:after="0" w:line="276" w:lineRule="auto"/>
        <w:jc w:val="center"/>
        <w:rPr>
          <w:rFonts w:ascii="Times New Roman" w:hAnsi="Times New Roman" w:cs="Times New Roman"/>
          <w:b/>
          <w:bCs/>
          <w:sz w:val="28"/>
          <w:szCs w:val="28"/>
        </w:rPr>
      </w:pPr>
    </w:p>
    <w:p w14:paraId="210E60D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Tugas Akhir</w:t>
      </w:r>
    </w:p>
    <w:p w14:paraId="3FA57D95" w14:textId="77777777" w:rsidR="00B533C0" w:rsidRDefault="00B533C0" w:rsidP="00B533C0">
      <w:pPr>
        <w:spacing w:after="0" w:line="276" w:lineRule="auto"/>
        <w:jc w:val="center"/>
        <w:rPr>
          <w:rFonts w:ascii="Times New Roman" w:hAnsi="Times New Roman" w:cs="Times New Roman"/>
          <w:sz w:val="24"/>
          <w:szCs w:val="24"/>
        </w:rPr>
      </w:pPr>
    </w:p>
    <w:p w14:paraId="1724CDAF" w14:textId="7A63EC78" w:rsidR="00B533C0" w:rsidRDefault="00B533C0" w:rsidP="004754C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ebagai syarat untuk memperoleh gelar sarjana</w:t>
      </w:r>
      <w:r w:rsidR="004754CB">
        <w:rPr>
          <w:rFonts w:ascii="Times New Roman" w:hAnsi="Times New Roman" w:cs="Times New Roman"/>
          <w:sz w:val="24"/>
          <w:szCs w:val="24"/>
        </w:rPr>
        <w:t xml:space="preserve"> S-1 di Program Studi Informatika, Jurusan Teknik Informatika, Fakultas</w:t>
      </w:r>
      <w:r w:rsidR="00BE59C6">
        <w:rPr>
          <w:rFonts w:ascii="Times New Roman" w:hAnsi="Times New Roman" w:cs="Times New Roman"/>
          <w:sz w:val="24"/>
          <w:szCs w:val="24"/>
        </w:rPr>
        <w:t xml:space="preserve"> Teknik</w:t>
      </w:r>
      <w:r w:rsidR="004754CB">
        <w:rPr>
          <w:rFonts w:ascii="Times New Roman" w:hAnsi="Times New Roman" w:cs="Times New Roman"/>
          <w:sz w:val="24"/>
          <w:szCs w:val="24"/>
        </w:rPr>
        <w:t xml:space="preserve"> Industri, Universitas Pembangunan Nasional “Veteran” Yogyakarta</w:t>
      </w:r>
    </w:p>
    <w:p w14:paraId="79F37A6D" w14:textId="77777777" w:rsidR="00B533C0" w:rsidRDefault="00B533C0" w:rsidP="00B533C0">
      <w:pPr>
        <w:spacing w:after="0" w:line="276" w:lineRule="auto"/>
        <w:jc w:val="center"/>
        <w:rPr>
          <w:rFonts w:ascii="Times New Roman" w:hAnsi="Times New Roman" w:cs="Times New Roman"/>
          <w:sz w:val="24"/>
          <w:szCs w:val="24"/>
        </w:rPr>
      </w:pPr>
    </w:p>
    <w:p w14:paraId="0CACAF39" w14:textId="77777777" w:rsidR="00B533C0" w:rsidRDefault="00B533C0" w:rsidP="00B533C0">
      <w:pPr>
        <w:spacing w:after="0" w:line="276" w:lineRule="auto"/>
        <w:jc w:val="center"/>
        <w:rPr>
          <w:rFonts w:ascii="Times New Roman" w:hAnsi="Times New Roman" w:cs="Times New Roman"/>
          <w:sz w:val="24"/>
          <w:szCs w:val="24"/>
        </w:rPr>
      </w:pPr>
    </w:p>
    <w:p w14:paraId="1FB8B200" w14:textId="5C922D5D" w:rsidR="00B533C0" w:rsidRDefault="00B533C0" w:rsidP="00E35C23">
      <w:pPr>
        <w:spacing w:after="0" w:line="276" w:lineRule="auto"/>
        <w:rPr>
          <w:rFonts w:ascii="Times New Roman" w:hAnsi="Times New Roman" w:cs="Times New Roman"/>
          <w:sz w:val="24"/>
          <w:szCs w:val="24"/>
        </w:rPr>
      </w:pPr>
    </w:p>
    <w:p w14:paraId="6EE33009" w14:textId="77777777" w:rsidR="00E35C23" w:rsidRDefault="00E35C23" w:rsidP="00E35C23">
      <w:pPr>
        <w:spacing w:after="0" w:line="276" w:lineRule="auto"/>
        <w:rPr>
          <w:rFonts w:ascii="Times New Roman" w:hAnsi="Times New Roman" w:cs="Times New Roman"/>
          <w:sz w:val="24"/>
          <w:szCs w:val="24"/>
        </w:rPr>
      </w:pPr>
    </w:p>
    <w:p w14:paraId="0B91684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1582D" wp14:editId="16409224">
            <wp:extent cx="2183381" cy="2136371"/>
            <wp:effectExtent l="0" t="0" r="7620" b="0"/>
            <wp:docPr id="65" name="Picture 6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6459D05E" w14:textId="77777777" w:rsidR="00B533C0" w:rsidRDefault="00B533C0" w:rsidP="00B533C0">
      <w:pPr>
        <w:spacing w:after="0" w:line="276" w:lineRule="auto"/>
        <w:jc w:val="center"/>
        <w:rPr>
          <w:rFonts w:ascii="Times New Roman" w:hAnsi="Times New Roman" w:cs="Times New Roman"/>
          <w:sz w:val="24"/>
          <w:szCs w:val="24"/>
        </w:rPr>
      </w:pPr>
    </w:p>
    <w:p w14:paraId="649B93EB" w14:textId="77777777" w:rsidR="00B533C0" w:rsidRDefault="00B533C0" w:rsidP="00B533C0">
      <w:pPr>
        <w:spacing w:after="0" w:line="276" w:lineRule="auto"/>
        <w:jc w:val="center"/>
        <w:rPr>
          <w:rFonts w:ascii="Times New Roman" w:hAnsi="Times New Roman" w:cs="Times New Roman"/>
          <w:sz w:val="24"/>
          <w:szCs w:val="24"/>
        </w:rPr>
      </w:pPr>
    </w:p>
    <w:p w14:paraId="3F867C2F"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2556DA70" w14:textId="77777777" w:rsidR="00B533C0" w:rsidRPr="008425A3" w:rsidRDefault="00B533C0" w:rsidP="00B533C0">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1006B97B"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6D065F66" w14:textId="77777777" w:rsidR="00B533C0" w:rsidRDefault="00B533C0" w:rsidP="00B533C0">
      <w:pPr>
        <w:spacing w:after="0" w:line="276" w:lineRule="auto"/>
        <w:jc w:val="center"/>
        <w:rPr>
          <w:rFonts w:ascii="Times New Roman" w:hAnsi="Times New Roman" w:cs="Times New Roman"/>
          <w:sz w:val="28"/>
          <w:szCs w:val="28"/>
        </w:rPr>
      </w:pPr>
    </w:p>
    <w:p w14:paraId="2886C358" w14:textId="77777777" w:rsidR="00B533C0" w:rsidRDefault="00B533C0" w:rsidP="00B533C0">
      <w:pPr>
        <w:spacing w:after="0" w:line="276" w:lineRule="auto"/>
        <w:jc w:val="center"/>
        <w:rPr>
          <w:rFonts w:ascii="Times New Roman" w:hAnsi="Times New Roman" w:cs="Times New Roman"/>
          <w:sz w:val="28"/>
          <w:szCs w:val="28"/>
        </w:rPr>
      </w:pPr>
    </w:p>
    <w:p w14:paraId="5500C10A" w14:textId="77777777" w:rsidR="00B533C0" w:rsidRDefault="00B533C0" w:rsidP="00B533C0">
      <w:pPr>
        <w:spacing w:after="0" w:line="276" w:lineRule="auto"/>
        <w:jc w:val="center"/>
        <w:rPr>
          <w:rFonts w:ascii="Times New Roman" w:hAnsi="Times New Roman" w:cs="Times New Roman"/>
          <w:sz w:val="28"/>
          <w:szCs w:val="28"/>
        </w:rPr>
      </w:pPr>
    </w:p>
    <w:p w14:paraId="18FA6DB5" w14:textId="77777777" w:rsidR="00B533C0" w:rsidRDefault="00B533C0" w:rsidP="00B533C0">
      <w:pPr>
        <w:spacing w:after="0" w:line="276" w:lineRule="auto"/>
        <w:jc w:val="center"/>
        <w:rPr>
          <w:rFonts w:ascii="Times New Roman" w:hAnsi="Times New Roman" w:cs="Times New Roman"/>
          <w:sz w:val="28"/>
          <w:szCs w:val="28"/>
        </w:rPr>
      </w:pPr>
    </w:p>
    <w:p w14:paraId="5A4F80C2" w14:textId="77777777" w:rsidR="00B533C0" w:rsidRPr="008425A3" w:rsidRDefault="00B533C0" w:rsidP="00B533C0">
      <w:pPr>
        <w:spacing w:after="0" w:line="276" w:lineRule="auto"/>
        <w:jc w:val="center"/>
        <w:rPr>
          <w:rFonts w:ascii="Times New Roman" w:hAnsi="Times New Roman" w:cs="Times New Roman"/>
          <w:sz w:val="28"/>
          <w:szCs w:val="28"/>
        </w:rPr>
      </w:pPr>
    </w:p>
    <w:p w14:paraId="370B81AC"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4F7A6C3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6974850"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14BDEAF9"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54EC17F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623B3D68" w14:textId="46331E22" w:rsidR="000C613B"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3A69027C"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041C9216"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Koordinator </w:t>
      </w:r>
      <w:r w:rsidR="00E710C2">
        <w:rPr>
          <w:rFonts w:ascii="Times New Roman" w:hAnsi="Times New Roman" w:cs="Times New Roman"/>
          <w:sz w:val="24"/>
          <w:szCs w:val="24"/>
        </w:rPr>
        <w:t>Program Studi</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04AF1C9A"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w:t>
      </w:r>
      <w:r w:rsidR="00E710C2">
        <w:rPr>
          <w:rFonts w:ascii="Times New Roman" w:hAnsi="Times New Roman" w:cs="Times New Roman"/>
          <w:sz w:val="24"/>
          <w:szCs w:val="24"/>
          <w:u w:val="single"/>
        </w:rPr>
        <w:t>Heriyanto</w:t>
      </w:r>
      <w:r w:rsidRPr="00F03558">
        <w:rPr>
          <w:rFonts w:ascii="Times New Roman" w:hAnsi="Times New Roman" w:cs="Times New Roman"/>
          <w:sz w:val="24"/>
          <w:szCs w:val="24"/>
          <w:u w:val="single"/>
        </w:rPr>
        <w:t>,</w:t>
      </w:r>
      <w:r w:rsidR="00E710C2">
        <w:rPr>
          <w:rFonts w:ascii="Times New Roman" w:hAnsi="Times New Roman" w:cs="Times New Roman"/>
          <w:sz w:val="24"/>
          <w:szCs w:val="24"/>
          <w:u w:val="single"/>
        </w:rPr>
        <w:t xml:space="preserve"> A.Md.,</w:t>
      </w:r>
      <w:r w:rsidR="002540FE">
        <w:rPr>
          <w:rFonts w:ascii="Times New Roman" w:hAnsi="Times New Roman" w:cs="Times New Roman"/>
          <w:sz w:val="24"/>
          <w:szCs w:val="24"/>
          <w:u w:val="single"/>
        </w:rPr>
        <w:t xml:space="preserve"> </w:t>
      </w:r>
      <w:r w:rsidRPr="00F03558">
        <w:rPr>
          <w:rFonts w:ascii="Times New Roman" w:hAnsi="Times New Roman" w:cs="Times New Roman"/>
          <w:sz w:val="24"/>
          <w:szCs w:val="24"/>
          <w:u w:val="single"/>
        </w:rPr>
        <w:t>S.</w:t>
      </w:r>
      <w:r w:rsidR="00E710C2">
        <w:rPr>
          <w:rFonts w:ascii="Times New Roman" w:hAnsi="Times New Roman" w:cs="Times New Roman"/>
          <w:sz w:val="24"/>
          <w:szCs w:val="24"/>
          <w:u w:val="single"/>
        </w:rPr>
        <w:t>Kom</w:t>
      </w:r>
      <w:r w:rsidRPr="00F03558">
        <w:rPr>
          <w:rFonts w:ascii="Times New Roman" w:hAnsi="Times New Roman" w:cs="Times New Roman"/>
          <w:sz w:val="24"/>
          <w:szCs w:val="24"/>
          <w:u w:val="single"/>
        </w:rPr>
        <w:t>., M.</w:t>
      </w:r>
      <w:r w:rsidR="00E710C2">
        <w:rPr>
          <w:rFonts w:ascii="Times New Roman" w:hAnsi="Times New Roman" w:cs="Times New Roman"/>
          <w:sz w:val="24"/>
          <w:szCs w:val="24"/>
          <w:u w:val="single"/>
        </w:rPr>
        <w:t>Cs</w:t>
      </w:r>
    </w:p>
    <w:p w14:paraId="1935C5BE" w14:textId="33868496"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E710C2">
        <w:rPr>
          <w:rFonts w:ascii="Times New Roman" w:hAnsi="Times New Roman" w:cs="Times New Roman"/>
          <w:sz w:val="24"/>
          <w:szCs w:val="24"/>
        </w:rPr>
        <w:t>K</w:t>
      </w:r>
      <w:r>
        <w:rPr>
          <w:rFonts w:ascii="Times New Roman" w:hAnsi="Times New Roman" w:cs="Times New Roman"/>
          <w:sz w:val="24"/>
          <w:szCs w:val="24"/>
        </w:rPr>
        <w:t xml:space="preserve">. </w:t>
      </w:r>
      <w:r w:rsidR="00E710C2">
        <w:rPr>
          <w:rFonts w:ascii="Times New Roman" w:hAnsi="Times New Roman" w:cs="Times New Roman"/>
          <w:sz w:val="24"/>
          <w:szCs w:val="24"/>
        </w:rPr>
        <w:t>2</w:t>
      </w:r>
      <w:r>
        <w:rPr>
          <w:rFonts w:ascii="Times New Roman" w:hAnsi="Times New Roman" w:cs="Times New Roman"/>
          <w:sz w:val="24"/>
          <w:szCs w:val="24"/>
        </w:rPr>
        <w:t xml:space="preserve"> </w:t>
      </w:r>
      <w:r w:rsidR="00E710C2">
        <w:rPr>
          <w:rFonts w:ascii="Times New Roman" w:hAnsi="Times New Roman" w:cs="Times New Roman"/>
          <w:sz w:val="24"/>
          <w:szCs w:val="24"/>
        </w:rPr>
        <w:t>7706</w:t>
      </w:r>
      <w:r>
        <w:rPr>
          <w:rFonts w:ascii="Times New Roman" w:hAnsi="Times New Roman" w:cs="Times New Roman"/>
          <w:sz w:val="24"/>
          <w:szCs w:val="24"/>
        </w:rPr>
        <w:t xml:space="preserve"> </w:t>
      </w:r>
      <w:r w:rsidR="00E710C2">
        <w:rPr>
          <w:rFonts w:ascii="Times New Roman" w:hAnsi="Times New Roman" w:cs="Times New Roman"/>
          <w:sz w:val="24"/>
          <w:szCs w:val="24"/>
        </w:rPr>
        <w:t>11</w:t>
      </w:r>
      <w:r>
        <w:rPr>
          <w:rFonts w:ascii="Times New Roman" w:hAnsi="Times New Roman" w:cs="Times New Roman"/>
          <w:sz w:val="24"/>
          <w:szCs w:val="24"/>
        </w:rPr>
        <w:t xml:space="preserve"> </w:t>
      </w:r>
      <w:r w:rsidR="00E710C2">
        <w:rPr>
          <w:rFonts w:ascii="Times New Roman" w:hAnsi="Times New Roman" w:cs="Times New Roman"/>
          <w:sz w:val="24"/>
          <w:szCs w:val="24"/>
        </w:rPr>
        <w:t>0301</w:t>
      </w:r>
      <w:r w:rsidR="00FC05AA">
        <w:rPr>
          <w:rFonts w:ascii="Times New Roman" w:hAnsi="Times New Roman" w:cs="Times New Roman"/>
          <w:sz w:val="24"/>
          <w:szCs w:val="24"/>
        </w:rPr>
        <w:t xml:space="preserve"> </w:t>
      </w:r>
      <w:r>
        <w:rPr>
          <w:rFonts w:ascii="Times New Roman" w:hAnsi="Times New Roman" w:cs="Times New Roman"/>
          <w:sz w:val="24"/>
          <w:szCs w:val="24"/>
        </w:rPr>
        <w:t>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9E8A05C" w:rsidR="007A3BB7" w:rsidRDefault="007A3BB7" w:rsidP="0006297F">
      <w:pPr>
        <w:spacing w:after="0" w:line="276" w:lineRule="auto"/>
        <w:ind w:left="720" w:firstLine="720"/>
        <w:jc w:val="right"/>
        <w:rPr>
          <w:rFonts w:ascii="Times New Roman" w:hAnsi="Times New Roman" w:cs="Times New Roman"/>
          <w:sz w:val="24"/>
          <w:szCs w:val="24"/>
        </w:rPr>
      </w:pPr>
    </w:p>
    <w:p w14:paraId="6C5CEF77" w14:textId="08EC854E" w:rsidR="00C1201F" w:rsidRDefault="00C1201F" w:rsidP="0006297F">
      <w:pPr>
        <w:spacing w:after="0" w:line="276" w:lineRule="auto"/>
        <w:ind w:left="720" w:firstLine="720"/>
        <w:jc w:val="right"/>
        <w:rPr>
          <w:rFonts w:ascii="Times New Roman" w:hAnsi="Times New Roman" w:cs="Times New Roman"/>
          <w:sz w:val="24"/>
          <w:szCs w:val="24"/>
        </w:rPr>
      </w:pPr>
    </w:p>
    <w:p w14:paraId="74C2C332" w14:textId="77777777" w:rsidR="00C1201F" w:rsidRDefault="00C1201F"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477F97E2" w14:textId="6EC74867" w:rsidR="00CF0B95" w:rsidRDefault="0055274C" w:rsidP="00C1201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6E317F57" w:rsidR="00F70369" w:rsidRDefault="00F70369" w:rsidP="00CD4AF8">
      <w:pPr>
        <w:spacing w:after="0" w:line="276" w:lineRule="auto"/>
        <w:jc w:val="right"/>
        <w:rPr>
          <w:rFonts w:ascii="Times New Roman" w:hAnsi="Times New Roman" w:cs="Times New Roman"/>
          <w:sz w:val="24"/>
          <w:szCs w:val="24"/>
        </w:rPr>
      </w:pPr>
    </w:p>
    <w:p w14:paraId="7BEF2A68" w14:textId="213AD716" w:rsidR="00C1201F" w:rsidRDefault="00C1201F" w:rsidP="00CD4AF8">
      <w:pPr>
        <w:spacing w:after="0" w:line="276" w:lineRule="auto"/>
        <w:jc w:val="right"/>
        <w:rPr>
          <w:rFonts w:ascii="Times New Roman" w:hAnsi="Times New Roman" w:cs="Times New Roman"/>
          <w:sz w:val="24"/>
          <w:szCs w:val="24"/>
        </w:rPr>
      </w:pPr>
    </w:p>
    <w:p w14:paraId="695A31D8" w14:textId="77777777" w:rsidR="00C1201F" w:rsidRDefault="00C1201F"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109411E1" w14:textId="443716EA" w:rsidR="00D75129" w:rsidRDefault="00F70369" w:rsidP="00C1201F">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39631F70"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320A0912"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283A65F9"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7862CD88"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560EF38D"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6B684A74"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7DDB1C40"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467D5EC9"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636BCFB9"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17A365B2"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60A5D3C5"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005DCC68"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616689D3"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7B1675E7" w:rsidR="003F1152" w:rsidRPr="003F1152" w:rsidRDefault="00526A34"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0B6501">
          <w:rPr>
            <w:webHidden/>
          </w:rPr>
          <w:t>1</w:t>
        </w:r>
        <w:r w:rsidR="003F1152" w:rsidRPr="003F1152">
          <w:rPr>
            <w:webHidden/>
          </w:rPr>
          <w:fldChar w:fldCharType="end"/>
        </w:r>
      </w:hyperlink>
    </w:p>
    <w:p w14:paraId="35FBDB5B" w14:textId="10B23B90" w:rsidR="003F1152" w:rsidRPr="003F1152" w:rsidRDefault="00526A34"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0B6501">
          <w:rPr>
            <w:webHidden/>
          </w:rPr>
          <w:t>3</w:t>
        </w:r>
        <w:r w:rsidR="003F1152" w:rsidRPr="003F1152">
          <w:rPr>
            <w:webHidden/>
          </w:rPr>
          <w:fldChar w:fldCharType="end"/>
        </w:r>
      </w:hyperlink>
    </w:p>
    <w:p w14:paraId="1A1B0801" w14:textId="464BB6AA" w:rsidR="003F1152" w:rsidRPr="003F1152" w:rsidRDefault="00526A34"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0B6501">
          <w:rPr>
            <w:webHidden/>
          </w:rPr>
          <w:t>3</w:t>
        </w:r>
        <w:r w:rsidR="003F1152" w:rsidRPr="003F1152">
          <w:rPr>
            <w:webHidden/>
          </w:rPr>
          <w:fldChar w:fldCharType="end"/>
        </w:r>
      </w:hyperlink>
    </w:p>
    <w:p w14:paraId="1A0ECEF4" w14:textId="07B93D33" w:rsidR="003F1152" w:rsidRPr="003F1152" w:rsidRDefault="00526A34"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0B6501">
          <w:rPr>
            <w:webHidden/>
          </w:rPr>
          <w:t>3</w:t>
        </w:r>
        <w:r w:rsidR="003F1152" w:rsidRPr="003F1152">
          <w:rPr>
            <w:webHidden/>
          </w:rPr>
          <w:fldChar w:fldCharType="end"/>
        </w:r>
      </w:hyperlink>
    </w:p>
    <w:p w14:paraId="45263025" w14:textId="4C53F107" w:rsidR="003F1152" w:rsidRPr="003F1152" w:rsidRDefault="00526A34"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0B6501">
          <w:rPr>
            <w:webHidden/>
          </w:rPr>
          <w:t>3</w:t>
        </w:r>
        <w:r w:rsidR="003F1152" w:rsidRPr="003F1152">
          <w:rPr>
            <w:webHidden/>
          </w:rPr>
          <w:fldChar w:fldCharType="end"/>
        </w:r>
      </w:hyperlink>
    </w:p>
    <w:p w14:paraId="6511DC8C" w14:textId="332A3EE8" w:rsidR="003F1152" w:rsidRPr="003F1152" w:rsidRDefault="00526A34"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0B6501">
          <w:rPr>
            <w:webHidden/>
          </w:rPr>
          <w:t>3</w:t>
        </w:r>
        <w:r w:rsidR="003F1152" w:rsidRPr="003F1152">
          <w:rPr>
            <w:webHidden/>
          </w:rPr>
          <w:fldChar w:fldCharType="end"/>
        </w:r>
      </w:hyperlink>
    </w:p>
    <w:p w14:paraId="7946D048" w14:textId="29893908" w:rsidR="003F1152" w:rsidRPr="003F1152" w:rsidRDefault="00526A34"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0B6501">
          <w:rPr>
            <w:webHidden/>
          </w:rPr>
          <w:t>4</w:t>
        </w:r>
        <w:r w:rsidR="003F1152" w:rsidRPr="003F1152">
          <w:rPr>
            <w:webHidden/>
          </w:rPr>
          <w:fldChar w:fldCharType="end"/>
        </w:r>
      </w:hyperlink>
    </w:p>
    <w:p w14:paraId="2CB149CD" w14:textId="7623E1F9"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0FE3FD2F" w:rsidR="003F1152" w:rsidRPr="003F1152" w:rsidRDefault="00526A34"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0B6501">
          <w:rPr>
            <w:webHidden/>
          </w:rPr>
          <w:t>6</w:t>
        </w:r>
        <w:r w:rsidR="003F1152" w:rsidRPr="003F1152">
          <w:rPr>
            <w:webHidden/>
          </w:rPr>
          <w:fldChar w:fldCharType="end"/>
        </w:r>
      </w:hyperlink>
    </w:p>
    <w:p w14:paraId="60AAC103" w14:textId="6E04C120" w:rsidR="003F1152" w:rsidRPr="003F1152" w:rsidRDefault="00526A34"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0B6501">
          <w:rPr>
            <w:webHidden/>
          </w:rPr>
          <w:t>18</w:t>
        </w:r>
        <w:r w:rsidR="003F1152" w:rsidRPr="003F1152">
          <w:rPr>
            <w:webHidden/>
          </w:rPr>
          <w:fldChar w:fldCharType="end"/>
        </w:r>
      </w:hyperlink>
    </w:p>
    <w:p w14:paraId="11BB765F" w14:textId="761DD448"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69401607"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5EBE3F8C"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5475E394"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61444403"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6B53A286"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3ED13879"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1D37D9B6"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7E454581"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03875C76"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50027638" w:rsidR="003F1152" w:rsidRPr="003F1152" w:rsidRDefault="00526A34"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0B6501">
          <w:rPr>
            <w:webHidden/>
          </w:rPr>
          <w:t>29</w:t>
        </w:r>
        <w:r w:rsidR="003F1152" w:rsidRPr="003F1152">
          <w:rPr>
            <w:webHidden/>
          </w:rPr>
          <w:fldChar w:fldCharType="end"/>
        </w:r>
      </w:hyperlink>
    </w:p>
    <w:p w14:paraId="74F7276A" w14:textId="44F2556C" w:rsidR="003F1152" w:rsidRPr="003F1152" w:rsidRDefault="00526A34"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0B6501">
          <w:rPr>
            <w:webHidden/>
          </w:rPr>
          <w:t>30</w:t>
        </w:r>
        <w:r w:rsidR="003F1152" w:rsidRPr="003F1152">
          <w:rPr>
            <w:webHidden/>
          </w:rPr>
          <w:fldChar w:fldCharType="end"/>
        </w:r>
      </w:hyperlink>
    </w:p>
    <w:p w14:paraId="48AFF73B" w14:textId="372ECCA6" w:rsidR="003F1152" w:rsidRPr="003F1152" w:rsidRDefault="00526A34"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0B6501">
          <w:rPr>
            <w:webHidden/>
          </w:rPr>
          <w:t>35</w:t>
        </w:r>
        <w:r w:rsidR="003F1152" w:rsidRPr="003F1152">
          <w:rPr>
            <w:webHidden/>
          </w:rPr>
          <w:fldChar w:fldCharType="end"/>
        </w:r>
      </w:hyperlink>
    </w:p>
    <w:p w14:paraId="21AC77AA" w14:textId="239AF3B0"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6E7ACBCB"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478EB91C"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0D2F1BD1"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490841FC" w:rsidR="003F1152" w:rsidRPr="003F1152" w:rsidRDefault="00526A34"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0B6501">
          <w:rPr>
            <w:webHidden/>
          </w:rPr>
          <w:t>43</w:t>
        </w:r>
        <w:r w:rsidR="003F1152" w:rsidRPr="003F1152">
          <w:rPr>
            <w:webHidden/>
          </w:rPr>
          <w:fldChar w:fldCharType="end"/>
        </w:r>
      </w:hyperlink>
    </w:p>
    <w:p w14:paraId="7211BD7A" w14:textId="70A05E7A" w:rsidR="003F1152" w:rsidRPr="003F1152" w:rsidRDefault="00526A34"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0B6501">
          <w:rPr>
            <w:webHidden/>
          </w:rPr>
          <w:t>79</w:t>
        </w:r>
        <w:r w:rsidR="003F1152" w:rsidRPr="003F1152">
          <w:rPr>
            <w:webHidden/>
          </w:rPr>
          <w:fldChar w:fldCharType="end"/>
        </w:r>
      </w:hyperlink>
    </w:p>
    <w:p w14:paraId="2D9EE2C3" w14:textId="0C368231" w:rsidR="003F1152" w:rsidRPr="003F1152" w:rsidRDefault="00526A34"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0B6501">
          <w:rPr>
            <w:webHidden/>
          </w:rPr>
          <w:t>81</w:t>
        </w:r>
        <w:r w:rsidR="003F1152" w:rsidRPr="003F1152">
          <w:rPr>
            <w:webHidden/>
          </w:rPr>
          <w:fldChar w:fldCharType="end"/>
        </w:r>
      </w:hyperlink>
    </w:p>
    <w:p w14:paraId="436E2CFB" w14:textId="40DE02E7"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57AE35BF"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23411B02" w:rsidR="003F1152" w:rsidRPr="003F1152" w:rsidRDefault="00526A34"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0B6501">
          <w:rPr>
            <w:webHidden/>
          </w:rPr>
          <w:t>82</w:t>
        </w:r>
        <w:r w:rsidR="003F1152" w:rsidRPr="003F1152">
          <w:rPr>
            <w:webHidden/>
          </w:rPr>
          <w:fldChar w:fldCharType="end"/>
        </w:r>
      </w:hyperlink>
    </w:p>
    <w:p w14:paraId="42D74BE2" w14:textId="445E8715"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02C4F716"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2F39A5BC"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4DB46E1A"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37CED307"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6CEFF75F"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74E210E4" w:rsidR="003F1152" w:rsidRPr="003F1152" w:rsidRDefault="00526A34"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0B6501">
          <w:rPr>
            <w:webHidden/>
          </w:rPr>
          <w:t>92</w:t>
        </w:r>
        <w:r w:rsidR="003F1152" w:rsidRPr="003F1152">
          <w:rPr>
            <w:webHidden/>
          </w:rPr>
          <w:fldChar w:fldCharType="end"/>
        </w:r>
      </w:hyperlink>
    </w:p>
    <w:p w14:paraId="6A69D926" w14:textId="12C802EF"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190CDC88"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2D98854D"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2F923071"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734AE9A6" w:rsidR="003F1152" w:rsidRPr="003F1152" w:rsidRDefault="00526A34"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0B6501">
          <w:rPr>
            <w:webHidden/>
          </w:rPr>
          <w:t>97</w:t>
        </w:r>
        <w:r w:rsidR="003F1152" w:rsidRPr="003F1152">
          <w:rPr>
            <w:webHidden/>
          </w:rPr>
          <w:fldChar w:fldCharType="end"/>
        </w:r>
      </w:hyperlink>
    </w:p>
    <w:p w14:paraId="2BA654D7" w14:textId="42C4B4DE"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43147951"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38E74374"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568AB4EB" w:rsidR="003F1152" w:rsidRPr="003F1152" w:rsidRDefault="00526A34"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45943681" w:rsidR="003F1152" w:rsidRPr="003F1152" w:rsidRDefault="00526A34"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0B6501">
          <w:rPr>
            <w:webHidden/>
          </w:rPr>
          <w:t>104</w:t>
        </w:r>
        <w:r w:rsidR="003F1152" w:rsidRPr="003F1152">
          <w:rPr>
            <w:webHidden/>
          </w:rPr>
          <w:fldChar w:fldCharType="end"/>
        </w:r>
      </w:hyperlink>
    </w:p>
    <w:p w14:paraId="69BCCCC0" w14:textId="1156A4AE"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2D1D1CAF" w:rsidR="003F1152" w:rsidRPr="00F72CED" w:rsidRDefault="00526A34"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0B6501">
          <w:rPr>
            <w:webHidden/>
          </w:rPr>
          <w:t>106</w:t>
        </w:r>
        <w:r w:rsidR="003F1152" w:rsidRPr="00F72CED">
          <w:rPr>
            <w:webHidden/>
          </w:rPr>
          <w:fldChar w:fldCharType="end"/>
        </w:r>
      </w:hyperlink>
    </w:p>
    <w:p w14:paraId="43A5D6AA" w14:textId="10AACE13" w:rsidR="003F1152" w:rsidRPr="00F72CED" w:rsidRDefault="00526A34"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0B6501">
          <w:rPr>
            <w:webHidden/>
          </w:rPr>
          <w:t>106</w:t>
        </w:r>
        <w:r w:rsidR="003F1152" w:rsidRPr="00F72CED">
          <w:rPr>
            <w:webHidden/>
          </w:rPr>
          <w:fldChar w:fldCharType="end"/>
        </w:r>
      </w:hyperlink>
    </w:p>
    <w:p w14:paraId="4C29103F" w14:textId="20BDD4C8"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5ABA3FB2" w:rsidR="003F1152" w:rsidRPr="003F1152" w:rsidRDefault="00526A34"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036FBFD7"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5B248422" w:rsidR="007C179A" w:rsidRPr="00D428A4" w:rsidRDefault="00526A34"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1D8D617D"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17B9450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62DC7A76"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6B66035A"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3EC59B7F"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030A9543"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328A558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416AE56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5264771A"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134368AF"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3D8DE8F1"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734DD976"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68479D8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47AC0F72"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651103FB"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23FAC72F"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42525E5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5619FD96"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415B85C7"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6B075FF4"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30F428C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7F4F2D21"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17A34012"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0E3F58B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2F686A29"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23B0AFA2"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7DEF516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30B9D70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03F8C840"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4417F149"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6BD648B7"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0C25B347"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556D2C8A"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718C4E64"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0ADD584C"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2010AFC3"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4303E873"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047AE8B9"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4FEBEEAC"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355F399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1E468CF5"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21DC1F5B"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19360B87"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3FE1DA06"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04F24594"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606D6DE1"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3B864CEF"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4805E2D0"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07672C0A"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5A549653"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009647F6"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3A7E2D8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2CDA9E95"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2E837352"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0B13C57E"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6DD79D92"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33F962AB" w:rsidR="007B41EB" w:rsidRPr="00D428A4" w:rsidRDefault="00526A34"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374401CF"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53DE586B"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65759888"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48CFFA0A"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4DFE0BE7"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08FDA741"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31654791" w:rsidR="00D428A4" w:rsidRPr="00D428A4" w:rsidRDefault="00526A34"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1CF1BB26"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3934953"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1876AFC1"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0ED69EA8"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134A8F64"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74C70E2F" w:rsidR="005146DA" w:rsidRPr="002D00FB" w:rsidRDefault="00526A34"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7F8AF607"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48103260"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57F7DC3E"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72FABE1D"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26E29611"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70DCFCBD"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608C113E"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24C72323"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1CBC4E37"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596171F6"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4CD7D8EC"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7C2327AC"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3FF42871"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2F2BA0AD"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568C106C"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0F7582AE"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1F1FCC1B"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0EE899D8"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3FBCA2CF"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2BC76F8B" w:rsidR="006335CA" w:rsidRPr="002D00FB" w:rsidRDefault="00526A34"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642BCC7B"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4CEA9ACC"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687C136E"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25BFD2A3"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6F4B1D72"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63EF3806"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599F70F9"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12B1642E" w:rsidR="005146DA" w:rsidRPr="002D00FB" w:rsidRDefault="00526A34"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1C3963F4"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32AD231F"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3F58BFCC"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2B4E3732"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3E17E3F3"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0CCEBAEB"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0CA59A7D"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3888A069" w:rsidR="005146DA" w:rsidRPr="002D00FB" w:rsidRDefault="00526A34"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53C21A19"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5E964370"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0D9BA81D"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68A79B62"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1B1CDA77"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392E18C2"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04958803"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576BD8B8"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664FF939"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47B486A2"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06040584"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315E8828"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3ED8B9E5"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5D05D0EB" w:rsidR="00796D5F" w:rsidRPr="00796D5F" w:rsidRDefault="00526A34"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0B6501">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642763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61BDF34E"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CD89547"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21F6D19E"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526A3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526A3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526A3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2CF27FD0"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B225B4D"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E6493A1"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5E301C7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5BC42B3"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D9C8EB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4FB3517"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59828F9D"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09AC24DF"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0779A3F7"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7637D56F"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320168F7"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3802ACB7"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4C47F544"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10637CA4"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6177FD55"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82740F5"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48A61D49"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526A3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526A3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526A3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526A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526A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526A3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38095474"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9AF395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369DC6FD"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0A6768D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526A3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526A3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5982C56A"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10CC449"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526A3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526A3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526A3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526A3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9E155F0"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526A3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526A3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526A3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526A3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526A3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526A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526A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526A3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9504259"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526A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526A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526A3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526A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526A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526A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526A3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42CAB9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526A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526A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526A3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526A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526A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526A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526A3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C588CC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526A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526A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526A3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526A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526A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526A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526A3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B31951D"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526A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526A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526A3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526A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526A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526A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526A3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D592512"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526A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526A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526A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526A3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526A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526A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526A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526A3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7888825"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526A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526A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526A3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526A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526A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526A3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B7A71B0"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EDE5958"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526A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526A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526A3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526A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526A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526A3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5A11B18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526A3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BE91030"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B6501">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526A3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2AD7738"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526A3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E5CDF8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06F8298"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526A3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5D1D478"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526A3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3E24667"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526A3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05E3DE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526A3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526A3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526A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526A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526A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526A3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E38A74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526A3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526A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526A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526A3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526A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526A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526A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526A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526A3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82F6784"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526A3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4B251FE"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526A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526A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526A3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526A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526A3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526A3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1E1F00E"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526A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526A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526A3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526A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526A3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526A3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0BE76C3"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526A3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526A3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526A3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526A3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526A3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EECBD1A"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526A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526A3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526A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526A3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526A3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93B0FCC"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526A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526A3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526A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526A3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526A3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A2E47A3"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526A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526A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526A3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526A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526A3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526A3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1D95A2D"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526A3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526A3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526A3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526A3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05CE1FF"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526A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26A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526A3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A3567B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526A3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526A3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526A3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526A3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0B7347D"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526A3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526A3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526A3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526A3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2E66150"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526A3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526A3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526A3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526A3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630C0D"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526A3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526A3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526A3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526A3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158F382"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526A3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526A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526A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526A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526A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526A3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1AE2F9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526A3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526A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526A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526A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526A3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F0608D7"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6FFC3DB9"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823F012"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1A2CF45D"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4986AB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378A277D"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88D0CB3"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5622B739"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F36F22B"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45B34D93"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3A4DAAB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225F1B07"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287E3439"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51A3F74C"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E5963DF"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7FCE307"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D51520F"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AC3ACB7"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168E1DEF"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57D230E"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4D6C2919"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171B11CF"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178CD822"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0B6D4A40"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68C84EA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6692A704"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6CA5D064"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012BE059"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5281D08F"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6BB1A236"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18BBAB9"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C805F53"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7873048F"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08D1CAE4"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CF987B4"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20D1E09F"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302F58F"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C7C8A42"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EA3978C"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738BAD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399C3CB5"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2AD91E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20203395"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55128BB0"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5148187C"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57C04EB7"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25C8BCDF"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50EF23F3"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410700C4"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425272A5"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7CF21064"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612FA067"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73F380DB"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43547C8"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1E229B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05BA03D"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2A38F2A1"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01B3304"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A02242A"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4B6E89FA"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1C1F28A"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B6501">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7F8F3" w14:textId="77777777" w:rsidR="00526A34" w:rsidRDefault="00526A34" w:rsidP="008463C9">
      <w:pPr>
        <w:spacing w:after="0" w:line="240" w:lineRule="auto"/>
      </w:pPr>
      <w:r>
        <w:separator/>
      </w:r>
    </w:p>
  </w:endnote>
  <w:endnote w:type="continuationSeparator" w:id="0">
    <w:p w14:paraId="3B9B6074" w14:textId="77777777" w:rsidR="00526A34" w:rsidRDefault="00526A3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2757A" w14:textId="77777777" w:rsidR="00526A34" w:rsidRDefault="00526A34" w:rsidP="008463C9">
      <w:pPr>
        <w:spacing w:after="0" w:line="240" w:lineRule="auto"/>
      </w:pPr>
      <w:r>
        <w:separator/>
      </w:r>
    </w:p>
  </w:footnote>
  <w:footnote w:type="continuationSeparator" w:id="0">
    <w:p w14:paraId="03481177" w14:textId="77777777" w:rsidR="00526A34" w:rsidRDefault="00526A3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1FDD"/>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2F9"/>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501"/>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13B"/>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7BF"/>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8B6"/>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2AB0"/>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63"/>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0FE"/>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1D8"/>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B70"/>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09F"/>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4CB"/>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45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6A3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0A9"/>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9F8"/>
    <w:rsid w:val="005F09FE"/>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963"/>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ADD"/>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85D"/>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6CEF"/>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1CB"/>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2FD0"/>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0804"/>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4CA"/>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379"/>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5AF1"/>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8F7A41"/>
    <w:rsid w:val="009000CF"/>
    <w:rsid w:val="009002AD"/>
    <w:rsid w:val="009002E8"/>
    <w:rsid w:val="0090039C"/>
    <w:rsid w:val="00900F3D"/>
    <w:rsid w:val="0090101C"/>
    <w:rsid w:val="0090108B"/>
    <w:rsid w:val="00901313"/>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9B9"/>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199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3C0"/>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0C"/>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9C6"/>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01F"/>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9C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3D6"/>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23"/>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47CDB"/>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0C2"/>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E1C"/>
    <w:rsid w:val="00E93F80"/>
    <w:rsid w:val="00E9443A"/>
    <w:rsid w:val="00E94E27"/>
    <w:rsid w:val="00E95027"/>
    <w:rsid w:val="00E95100"/>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EBE"/>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4F7"/>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86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5AA"/>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2A4"/>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1</Pages>
  <Words>66126</Words>
  <Characters>376919</Characters>
  <Application>Microsoft Office Word</Application>
  <DocSecurity>0</DocSecurity>
  <Lines>3140</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58</cp:revision>
  <cp:lastPrinted>2021-12-16T04:56:00Z</cp:lastPrinted>
  <dcterms:created xsi:type="dcterms:W3CDTF">2021-12-03T06:32:00Z</dcterms:created>
  <dcterms:modified xsi:type="dcterms:W3CDTF">2021-12-1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